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77777777" w:rsidR="00862972" w:rsidRDefault="00862972" w:rsidP="00862972">
      <w:pPr>
        <w:pStyle w:val="Heading1"/>
      </w:pPr>
      <w:bookmarkStart w:id="0" w:name="_Toc201083895"/>
      <w:r>
        <w:t>Inferring sperm whale (</w:t>
      </w:r>
      <w:r>
        <w:rPr>
          <w:i/>
          <w:iCs/>
        </w:rPr>
        <w:t>Physeter macrocephalus</w:t>
      </w:r>
      <w:r>
        <w:t xml:space="preserve">) sex and age classes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77777777"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Pr>
                <w:noProof/>
                <w:webHidden/>
              </w:rPr>
              <w:t>1</w:t>
            </w:r>
            <w:r>
              <w:rPr>
                <w:noProof/>
                <w:webHidden/>
              </w:rPr>
              <w:fldChar w:fldCharType="end"/>
            </w:r>
          </w:hyperlink>
        </w:p>
        <w:p w14:paraId="13D0E80C"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5062BE65"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772EFEB5" w14:textId="77777777"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60EE53AC" w14:textId="7777777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320CD94F" w14:textId="77777777"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31F96DCA"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48F599CD"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777777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1</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008DA1E"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in meters by applying the following equation,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4D6A1A85"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2.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3729E9">
        <w:t xml:space="preserve"> in pixels</w:t>
      </w:r>
      <w:r w:rsidR="00862972">
        <w:t xml:space="preserve"> (Figure 1).</w:t>
      </w:r>
      <w:r w:rsidR="00D03DAA">
        <w:t xml:space="preserve"> TL was measured from the tip of the rostrum to the fluke notch</w:t>
      </w:r>
      <w:r w:rsidR="00B23C72">
        <w:t>,</w:t>
      </w:r>
      <w:r w:rsidR="00D03DAA">
        <w:t xml:space="preserve"> </w:t>
      </w:r>
      <w:proofErr w:type="spellStart"/>
      <w:r w:rsidR="00D03DAA" w:rsidRPr="003F7AC1">
        <w:rPr>
          <w:i/>
          <w:iCs/>
        </w:rPr>
        <w:t>SnF</w:t>
      </w:r>
      <w:proofErr w:type="spellEnd"/>
      <w:r w:rsidR="00D03DAA">
        <w:t xml:space="preserve"> was measured from the tip of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 xml:space="preserve">. </w:t>
      </w:r>
      <w:r w:rsidR="00EC69CA">
        <w:t xml:space="preserve">TL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t>SnF</w:t>
      </w:r>
      <w:proofErr w:type="spellEnd"/>
      <w:r w:rsidR="00EC69CA">
        <w:t xml:space="preserve">. </w:t>
      </w:r>
      <w:proofErr w:type="spellStart"/>
      <w:r>
        <w:t>SnD</w:t>
      </w:r>
      <w:proofErr w:type="spellEnd"/>
      <w: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7777777" w:rsidR="00862972" w:rsidRPr="00411E6A" w:rsidRDefault="00862972" w:rsidP="00862972">
      <w:pPr>
        <w:pStyle w:val="Caption"/>
        <w:rPr>
          <w:i w:val="0"/>
          <w:iCs w:val="0"/>
        </w:rPr>
      </w:pPr>
      <w:r>
        <w:t xml:space="preserve">Figure </w:t>
      </w:r>
      <w:fldSimple w:instr=" SEQ Figure \* ARABIC ">
        <w:r>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77777777" w:rsidR="00862972" w:rsidRDefault="00862972" w:rsidP="00862972">
      <w:pPr>
        <w:pStyle w:val="Heading4"/>
      </w:pPr>
      <w:r>
        <w:t>2.2.3 | Photo-identifying whales</w:t>
      </w:r>
    </w:p>
    <w:p w14:paraId="48139FEB" w14:textId="77777777"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Pr="001D2F94">
        <w:rPr>
          <w:kern w:val="0"/>
          <w:u w:val="dash"/>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77777777" w:rsidR="00862972" w:rsidRPr="00732141" w:rsidRDefault="00862972" w:rsidP="00862972">
      <w:pPr>
        <w:pStyle w:val="Heading3"/>
      </w:pPr>
      <w:bookmarkStart w:id="6" w:name="_Toc201083900"/>
      <w:r w:rsidRPr="001C7BCE">
        <w:t>2.</w:t>
      </w:r>
      <w:r>
        <w:t>3</w:t>
      </w:r>
      <w:r w:rsidRPr="001C7BCE">
        <w:t xml:space="preserve"> |</w:t>
      </w:r>
      <w:r>
        <w:t xml:space="preserve"> Inferring</w:t>
      </w:r>
      <w:r w:rsidRPr="001C7BCE">
        <w:t xml:space="preserve"> </w:t>
      </w:r>
      <w:r>
        <w:t>Age/sex class</w:t>
      </w:r>
      <w:bookmarkEnd w:id="6"/>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7"/>
      <w:r w:rsidR="00EA5F6E">
        <w:t xml:space="preserve">We initialized the optimizing algorithm using parameter estimates based on Nishiwaki’s data (based on tip of snout to eyeball). </w:t>
      </w:r>
      <w:commentRangeEnd w:id="7"/>
      <w:r w:rsidR="0064622C">
        <w:rPr>
          <w:rStyle w:val="CommentReference"/>
        </w:rPr>
        <w:commentReference w:id="7"/>
      </w:r>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20D8AF89" w:rsidR="00862972" w:rsidRDefault="00862972" w:rsidP="00862972">
      <w:pPr>
        <w:rPr>
          <w:rFonts w:eastAsiaTheme="minorEastAsia"/>
        </w:rPr>
      </w:pPr>
      <w:r>
        <w:rPr>
          <w:rFonts w:eastAsiaTheme="minorEastAsia"/>
        </w:rPr>
        <w:t xml:space="preserve">To propagate the errors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0EA11162" w14:textId="77777777" w:rsidR="00862972" w:rsidRDefault="00862972" w:rsidP="00862972">
      <w:pPr>
        <w:pStyle w:val="Heading2"/>
      </w:pPr>
      <w:bookmarkStart w:id="8" w:name="_Toc201083901"/>
      <w:r>
        <w:t>3. Results</w:t>
      </w:r>
      <w:bookmarkEnd w:id="8"/>
    </w:p>
    <w:p w14:paraId="5424A2A9" w14:textId="77777777" w:rsidR="00862972" w:rsidRDefault="00862972" w:rsidP="00862972">
      <w:pPr>
        <w:pStyle w:val="Heading4"/>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862972">
      <w:pPr>
        <w:pStyle w:val="Heading4"/>
      </w:pPr>
      <w:r>
        <w:t>3.2 | Whale measurements and photo-identification</w:t>
      </w:r>
    </w:p>
    <w:p w14:paraId="73810721" w14:textId="07CB3837" w:rsidR="003729E9" w:rsidRPr="00774426" w:rsidRDefault="000B1C5B" w:rsidP="00862972">
      <w:pPr>
        <w:keepNext/>
      </w:pPr>
      <w:r>
        <w:t xml:space="preserve"> </w:t>
      </w:r>
      <w:r w:rsidR="00B624C8">
        <w:t xml:space="preserve">We were able to measure </w:t>
      </w:r>
      <w:r w:rsidR="000C25A4">
        <w:rPr>
          <w:i/>
          <w:iCs/>
        </w:rPr>
        <w:t>R - Dorsal</w:t>
      </w:r>
      <w:r w:rsidR="00B624C8">
        <w:rPr>
          <w:i/>
          <w:iCs/>
        </w:rPr>
        <w:t xml:space="preserve"> </w:t>
      </w:r>
      <w:r w:rsidR="00B624C8">
        <w:t xml:space="preserve">length in more still images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 xml:space="preserve">for </w:t>
      </w:r>
      <w:r w:rsidR="00774426">
        <w:lastRenderedPageBreak/>
        <w:t>initial identification</w:t>
      </w:r>
      <w:r w:rsidR="00862972">
        <w:t xml:space="preserve"> (</w:t>
      </w:r>
      <w:r w:rsidR="00862972">
        <w:fldChar w:fldCharType="begin"/>
      </w:r>
      <w:r w:rsidR="00862972">
        <w:instrText xml:space="preserve"> REF _Ref201088861 \h </w:instrText>
      </w:r>
      <w:r w:rsidR="00862972">
        <w:fldChar w:fldCharType="separate"/>
      </w:r>
      <w:r w:rsidR="00862972">
        <w:t xml:space="preserve">Figure </w:t>
      </w:r>
      <w:r w:rsidR="00862972">
        <w:rPr>
          <w:noProof/>
        </w:rPr>
        <w:t>3</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7A4E30AE">
            <wp:extent cx="3200407" cy="3200407"/>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41ACD865" w14:textId="77777777" w:rsidR="00862972" w:rsidRPr="003B7B62" w:rsidRDefault="00862972" w:rsidP="00862972">
      <w:pPr>
        <w:pStyle w:val="Caption"/>
        <w:rPr>
          <w:i w:val="0"/>
          <w:iCs w:val="0"/>
        </w:rPr>
      </w:pPr>
      <w:bookmarkStart w:id="9" w:name="_Ref201088861"/>
      <w:r>
        <w:t xml:space="preserve">Figure </w:t>
      </w:r>
      <w:fldSimple w:instr=" SEQ Figure \* ARABIC ">
        <w:r>
          <w:rPr>
            <w:noProof/>
          </w:rPr>
          <w:t>3</w:t>
        </w:r>
      </w:fldSimple>
      <w:bookmarkEnd w:id="9"/>
      <w:r>
        <w:t xml:space="preserve">. </w:t>
      </w:r>
      <w:r>
        <w:rPr>
          <w:i w:val="0"/>
          <w:iCs w:val="0"/>
        </w:rPr>
        <w:t xml:space="preserve">Corrected altitude (m) distribution across photo quality ratings (Q) of still images. The 70 m threshold is shown for reference. </w:t>
      </w:r>
    </w:p>
    <w:p w14:paraId="1EF66061" w14:textId="14665829" w:rsidR="00862972" w:rsidRDefault="00862972" w:rsidP="00862972">
      <w:pPr>
        <w:pStyle w:val="Heading4"/>
      </w:pPr>
      <w:r>
        <w:t xml:space="preserve">3.3 | </w:t>
      </w:r>
      <w:r w:rsidR="000851A3">
        <w:t>Sex</w:t>
      </w:r>
      <w:r>
        <w:t xml:space="preserve"> inference</w:t>
      </w:r>
    </w:p>
    <w:p w14:paraId="5B864837" w14:textId="72642912" w:rsidR="000851A3" w:rsidRPr="000851A3" w:rsidRDefault="000C25A4" w:rsidP="000851A3">
      <w:r>
        <w:t xml:space="preserve">Optimal parameter values for </w:t>
      </w:r>
      <w:proofErr w:type="spellStart"/>
      <w:r>
        <w:rPr>
          <w:i/>
          <w:iCs/>
        </w:rPr>
        <w:t>fr</w:t>
      </w:r>
      <w:proofErr w:type="spellEnd"/>
      <w:r>
        <w:rPr>
          <w:i/>
          <w:iCs/>
        </w:rPr>
        <w:t xml:space="preserve">, </w:t>
      </w:r>
      <w:proofErr w:type="spellStart"/>
      <w:r>
        <w:rPr>
          <w:i/>
          <w:iCs/>
        </w:rPr>
        <w:t>max</w:t>
      </w:r>
      <w:r w:rsidR="00EA5F6E">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sidR="00EA5F6E">
        <w:rPr>
          <w:i/>
          <w:iCs/>
          <w:vertAlign w:val="subscript"/>
        </w:rPr>
        <w:t>m</w:t>
      </w:r>
      <w:proofErr w:type="spellEnd"/>
      <w:r w:rsidR="000851A3">
        <w:t xml:space="preserve"> </w:t>
      </w:r>
      <w:r>
        <w:t>varied</w:t>
      </w:r>
      <w:r w:rsidR="000851A3">
        <w:t xml:space="preserve"> across bootstrap </w:t>
      </w:r>
      <w:r>
        <w:t>iterations</w:t>
      </w:r>
      <w:r w:rsidR="000851A3">
        <w:t xml:space="preserve">, but more </w:t>
      </w:r>
      <w:r>
        <w:t xml:space="preserve">for models fit with </w:t>
      </w:r>
      <w:r>
        <w:rPr>
          <w:i/>
          <w:iCs/>
        </w:rPr>
        <w:t xml:space="preserve">R – Dorsal </w:t>
      </w:r>
      <w:r>
        <w:t xml:space="preserve">than </w:t>
      </w:r>
      <w:r>
        <w:rPr>
          <w:i/>
          <w:iCs/>
        </w:rPr>
        <w:t>R – Flipper</w:t>
      </w:r>
      <w:r>
        <w:t xml:space="preserve"> (Table 1)</w:t>
      </w:r>
      <w:r w:rsidR="000851A3">
        <w:t>. Estimates of asymptote</w:t>
      </w:r>
      <w:r>
        <w:t xml:space="preserve"> </w:t>
      </w:r>
      <w:r w:rsidR="00EA5F6E">
        <w:t>parameters</w:t>
      </w:r>
      <w:r w:rsidR="000851A3">
        <w:t xml:space="preserve"> (</w:t>
      </w:r>
      <w:proofErr w:type="spellStart"/>
      <w:r w:rsidR="00EA5F6E">
        <w:rPr>
          <w:i/>
          <w:iCs/>
        </w:rPr>
        <w:t>max</w:t>
      </w:r>
      <w:r w:rsidR="00EA5F6E">
        <w:rPr>
          <w:i/>
          <w:iCs/>
          <w:vertAlign w:val="subscript"/>
        </w:rPr>
        <w:t>f</w:t>
      </w:r>
      <w:proofErr w:type="spellEnd"/>
      <w:r w:rsidR="00EA5F6E">
        <w:rPr>
          <w:i/>
          <w:iCs/>
          <w:vertAlign w:val="subscript"/>
        </w:rPr>
        <w:t xml:space="preserve">  </w:t>
      </w:r>
      <w:r w:rsidR="00EA5F6E">
        <w:t>and</w:t>
      </w:r>
      <w:r w:rsidR="000851A3">
        <w:t xml:space="preserve"> </w:t>
      </w:r>
      <w:proofErr w:type="spellStart"/>
      <w:r w:rsidR="00EA5F6E">
        <w:rPr>
          <w:i/>
          <w:iCs/>
        </w:rPr>
        <w:t>max</w:t>
      </w:r>
      <w:r w:rsidR="00EA5F6E">
        <w:rPr>
          <w:i/>
          <w:iCs/>
          <w:vertAlign w:val="subscript"/>
        </w:rPr>
        <w:t>m</w:t>
      </w:r>
      <w:proofErr w:type="spellEnd"/>
      <w:r w:rsidR="000851A3">
        <w:t xml:space="preserve">) </w:t>
      </w:r>
      <w:r w:rsidR="00EA5F6E">
        <w:t xml:space="preserve">were </w:t>
      </w:r>
      <w:r w:rsidR="000851A3">
        <w:t>generally more stable</w:t>
      </w:r>
      <w:r w:rsidR="00EA5F6E">
        <w:t xml:space="preserve"> than growth parameters (</w:t>
      </w:r>
      <w:proofErr w:type="spellStart"/>
      <w:r w:rsidR="00EA5F6E">
        <w:rPr>
          <w:i/>
          <w:iCs/>
        </w:rPr>
        <w:t>fr</w:t>
      </w:r>
      <w:proofErr w:type="spellEnd"/>
      <w:r w:rsidR="00EA5F6E">
        <w:rPr>
          <w:i/>
          <w:iCs/>
        </w:rPr>
        <w:t xml:space="preserve"> </w:t>
      </w:r>
      <w:r w:rsidR="00EA5F6E">
        <w:t xml:space="preserve">and </w:t>
      </w:r>
      <w:proofErr w:type="spellStart"/>
      <w:r w:rsidR="00EA5F6E">
        <w:rPr>
          <w:i/>
          <w:iCs/>
        </w:rPr>
        <w:t>mr</w:t>
      </w:r>
      <w:proofErr w:type="spellEnd"/>
      <w:r w:rsidR="00EA5F6E">
        <w:t>)</w:t>
      </w:r>
      <w:r w:rsidR="000851A3">
        <w:t>,</w:t>
      </w:r>
      <w:r>
        <w:t xml:space="preserve"> although</w:t>
      </w:r>
      <w:r w:rsidR="000851A3">
        <w:t xml:space="preserve"> </w:t>
      </w:r>
      <w:r w:rsidR="0064622C">
        <w:t xml:space="preserve">few iterations of the model fit with </w:t>
      </w:r>
      <w:r w:rsidR="0064622C">
        <w:rPr>
          <w:i/>
          <w:iCs/>
        </w:rPr>
        <w:t xml:space="preserve">R – Dorsal </w:t>
      </w:r>
      <w:r w:rsidR="0064622C">
        <w:t xml:space="preserve">resulted in </w:t>
      </w:r>
      <w:r w:rsidR="00E361E9">
        <w:t xml:space="preserve">distant outliers for bot </w:t>
      </w:r>
      <w:proofErr w:type="spellStart"/>
      <w:r w:rsidR="00E361E9">
        <w:t>mr</w:t>
      </w:r>
      <w:proofErr w:type="spellEnd"/>
      <w:r w:rsidR="00E361E9">
        <w:t xml:space="preserve"> and </w:t>
      </w:r>
      <w:proofErr w:type="spellStart"/>
      <w:r w:rsidR="00E361E9">
        <w:t>mmax</w:t>
      </w:r>
      <w:proofErr w:type="spellEnd"/>
      <w:r w:rsidR="0064622C">
        <w:t xml:space="preserve"> </w:t>
      </w:r>
      <w:proofErr w:type="spellStart"/>
      <w:r w:rsidR="000851A3">
        <w:t>mmax</w:t>
      </w:r>
      <w:proofErr w:type="spellEnd"/>
      <w:r w:rsidR="000851A3">
        <w:t xml:space="preserve"> had wild outliers when estimated based on </w:t>
      </w:r>
      <w:r>
        <w:rPr>
          <w:i/>
          <w:iCs/>
        </w:rPr>
        <w:t>R – Dorsal</w:t>
      </w:r>
      <w:r>
        <w:t xml:space="preserve">. Optimal </w:t>
      </w:r>
      <w:proofErr w:type="spellStart"/>
      <w:r w:rsidRPr="00EA5F6E">
        <w:rPr>
          <w:i/>
          <w:iCs/>
        </w:rPr>
        <w:t>fr</w:t>
      </w:r>
      <w:proofErr w:type="spellEnd"/>
      <w:r>
        <w:t xml:space="preserve"> values </w:t>
      </w:r>
      <w:r w:rsidR="00F65B49">
        <w:t xml:space="preserve">were </w:t>
      </w:r>
      <w:r>
        <w:t xml:space="preserve">highly variable for models based either </w:t>
      </w:r>
      <w:r>
        <w:rPr>
          <w:i/>
          <w:iCs/>
        </w:rPr>
        <w:t xml:space="preserve">R </w:t>
      </w:r>
      <w:r>
        <w:t>metric</w:t>
      </w:r>
      <w:r w:rsidR="00F65B49">
        <w:t xml:space="preserve">, </w:t>
      </w:r>
      <w:r>
        <w:t xml:space="preserve">resulting in high uncertainty in </w:t>
      </w:r>
      <w:r>
        <w:rPr>
          <w:i/>
          <w:iCs/>
        </w:rPr>
        <w:t xml:space="preserve">R </w:t>
      </w:r>
      <w:r>
        <w:t xml:space="preserve">estimates </w:t>
      </w:r>
      <w:r w:rsidR="00F65B49">
        <w:t>for small whales (</w:t>
      </w:r>
      <w:r w:rsidR="00F65B49" w:rsidRPr="00EA5F6E">
        <w:rPr>
          <w:i/>
          <w:iCs/>
        </w:rPr>
        <w:t>chm</w:t>
      </w:r>
      <w:r w:rsidR="00F65B49">
        <w:t xml:space="preserve"> </w:t>
      </w:r>
      <w:r w:rsidR="00EA5F6E">
        <w:t>≤</w:t>
      </w:r>
      <w:r w:rsidR="00F65B49">
        <w:t xml:space="preserve"> 6). Still, the model fit with rostrum – flipper base ratio had generally less uncertainty in this relationship (curves).</w:t>
      </w:r>
    </w:p>
    <w:p w14:paraId="4FB96ED8" w14:textId="5B687784" w:rsidR="000C25A4" w:rsidRPr="000C25A4" w:rsidRDefault="00EA5F6E" w:rsidP="000C25A4">
      <w:pPr>
        <w:pStyle w:val="Caption"/>
        <w:keepNext/>
        <w:rPr>
          <w:i w:val="0"/>
          <w:iCs w:val="0"/>
        </w:rPr>
      </w:pPr>
      <w:r>
        <w:rPr>
          <w:noProof/>
        </w:rPr>
        <w:lastRenderedPageBreak/>
        <w:drawing>
          <wp:inline distT="0" distB="0" distL="0" distR="0" wp14:anchorId="200AA813" wp14:editId="4D9AB952">
            <wp:extent cx="2731980" cy="2731980"/>
            <wp:effectExtent l="0" t="0" r="0" b="0"/>
            <wp:docPr id="1383946829" name="Picture 1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946829" name="Picture 18"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3849" cy="2733849"/>
                    </a:xfrm>
                    <a:prstGeom prst="rect">
                      <a:avLst/>
                    </a:prstGeom>
                  </pic:spPr>
                </pic:pic>
              </a:graphicData>
            </a:graphic>
          </wp:inline>
        </w:drawing>
      </w:r>
    </w:p>
    <w:p w14:paraId="155E288D" w14:textId="77777777" w:rsidR="000C25A4" w:rsidRDefault="000C25A4" w:rsidP="007F65B4"/>
    <w:p w14:paraId="6AD374F7" w14:textId="77777777" w:rsidR="000C25A4" w:rsidRPr="007F65B4" w:rsidRDefault="000C25A4" w:rsidP="007F65B4"/>
    <w:p w14:paraId="311884C6" w14:textId="6631E9DF" w:rsidR="00F65B49" w:rsidRDefault="00F65B49" w:rsidP="00F65B49">
      <w:r>
        <w:t>- Post prob inference</w:t>
      </w:r>
    </w:p>
    <w:p w14:paraId="5A6A88EE" w14:textId="4B058D57" w:rsidR="00F65B49" w:rsidRDefault="00F65B49" w:rsidP="00E25782">
      <w:r>
        <w:t xml:space="preserve">The model based on HF resulted in less uncertainty when assigning P(fem) to individuals. </w:t>
      </w:r>
      <w:r w:rsidR="00F972E9">
        <w:t>most</w:t>
      </w:r>
      <w:r>
        <w:t xml:space="preserve"> individuals had</w:t>
      </w:r>
      <w:r w:rsidR="00F972E9">
        <w:t xml:space="preserve"> </w:t>
      </w:r>
      <w:r>
        <w:t>95th percentile CI widths &gt; 0.5, the model based on hf had xxx individuals that could be reliably assigned a probability of being female at CI &lt; 0.05 (xxx). Namely, whales with lower ratios above 10m length were assigned a p(fem) &gt; 0.95 with high certainty as females, an. Likewise, whales larger than 13.7 were all assigned as males with high certainty</w:t>
      </w:r>
      <w:r w:rsidR="00F972E9">
        <w:t xml:space="preserve"> based on HF models</w:t>
      </w:r>
      <w:r>
        <w:t xml:space="preserve">. </w:t>
      </w:r>
    </w:p>
    <w:p w14:paraId="5D85E260" w14:textId="0C9C7FE9" w:rsidR="00EB0584" w:rsidRDefault="00EB0584" w:rsidP="00EB0584">
      <w:r>
        <w:rPr>
          <w:noProof/>
        </w:rPr>
        <w:drawing>
          <wp:inline distT="0" distB="0" distL="0" distR="0" wp14:anchorId="150AC171" wp14:editId="12155136">
            <wp:extent cx="5943600" cy="2377440"/>
            <wp:effectExtent l="0" t="0" r="0" b="3810"/>
            <wp:docPr id="1562507332" name="Picture 17" descr="A diagram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07332" name="Picture 17" descr="A diagram of a number of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44A6DCA" w14:textId="77777777" w:rsidR="00EB0584" w:rsidRPr="00A26FA6" w:rsidRDefault="00EB0584" w:rsidP="00EB0584">
      <w:pPr>
        <w:pStyle w:val="Caption"/>
        <w:rPr>
          <w:i w:val="0"/>
          <w:iCs w:val="0"/>
        </w:rPr>
      </w:pPr>
      <w:r>
        <w:lastRenderedPageBreak/>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Pr>
          <w:i w:val="0"/>
          <w:iCs w:val="0"/>
        </w:rPr>
        <w:t>Bootstrapped mean Length (m) and nose-to-body ratio for individual sperm whales (</w:t>
      </w:r>
      <w:r>
        <w:t xml:space="preserve">N = </w:t>
      </w:r>
      <w:r w:rsidRPr="00E25782">
        <w:rPr>
          <w:i w:val="0"/>
          <w:iCs w:val="0"/>
        </w:rPr>
        <w:t>50</w:t>
      </w:r>
      <w:r>
        <w:rPr>
          <w:i w:val="0"/>
          <w:iCs w:val="0"/>
        </w:rPr>
        <w:t xml:space="preserve">) </w:t>
      </w:r>
      <w:r w:rsidRPr="00E25782">
        <w:rPr>
          <w:i w:val="0"/>
          <w:iCs w:val="0"/>
        </w:rPr>
        <w:t>based</w:t>
      </w:r>
      <w:r>
        <w:rPr>
          <w:i w:val="0"/>
          <w:iCs w:val="0"/>
        </w:rPr>
        <w:t xml:space="preserve"> on (A) rostrum – dorsal fin and (B) rostrum – flipper base nose-to-body ratio measurements. Point colours reflect the mean posterior probability of individuals being female, P(fem), and point sizes indicate the 95</w:t>
      </w:r>
      <w:r w:rsidRPr="00862972">
        <w:rPr>
          <w:i w:val="0"/>
          <w:iCs w:val="0"/>
          <w:vertAlign w:val="superscript"/>
        </w:rPr>
        <w:t>th</w:t>
      </w:r>
      <w:r>
        <w:rPr>
          <w:i w:val="0"/>
          <w:iCs w:val="0"/>
        </w:rPr>
        <w:t xml:space="preserve"> percentile confidence intervals width for p(Fem). Point shape denotes whether individuals were observed being suckled on by other individuals. The dashed vertical line marks the 13.7 m threshold for male gonadal maturity (ref). </w:t>
      </w:r>
    </w:p>
    <w:p w14:paraId="18887B6F" w14:textId="77777777" w:rsidR="00EB0584" w:rsidRDefault="00EB0584" w:rsidP="00F56C8F"/>
    <w:p w14:paraId="0E2D816A" w14:textId="5BE65433" w:rsidR="00A0798E" w:rsidRDefault="00F56C8F" w:rsidP="00F56C8F">
      <w:r>
        <w:t xml:space="preserve">- </w:t>
      </w:r>
      <w:r w:rsidR="00F65B49">
        <w:t xml:space="preserve">Suckling patterns. </w:t>
      </w:r>
    </w:p>
    <w:p w14:paraId="36F56874" w14:textId="5EF34D46" w:rsidR="00A0798E" w:rsidRPr="00E25782" w:rsidRDefault="00A0798E" w:rsidP="00F56C8F">
      <w:r>
        <w:t>We found 6 of the measured individuals onto which other whales performed suckling dives whales. The p(fem) based on HD ratio of these individuals ranged from bootstrapped averages xxx – xxx. The p(fem based on HF ratio of the same individuals</w:t>
      </w:r>
      <w:r w:rsidR="00F972E9">
        <w:t xml:space="preserve"> was higher,</w:t>
      </w:r>
      <w:r>
        <w:t xml:space="preserve"> </w:t>
      </w:r>
      <w:r w:rsidR="00F972E9">
        <w:t>ranging</w:t>
      </w:r>
      <w:r>
        <w:t xml:space="preserve"> from </w:t>
      </w:r>
      <w:r w:rsidR="00F972E9">
        <w:t xml:space="preserve">0.60 – 0.99. </w:t>
      </w:r>
    </w:p>
    <w:p w14:paraId="6CDC19DD" w14:textId="77777777" w:rsidR="00862972" w:rsidRPr="00814F27" w:rsidRDefault="00862972" w:rsidP="00862972"/>
    <w:p w14:paraId="2E69DB78" w14:textId="77777777" w:rsidR="00862972" w:rsidRPr="00814F27" w:rsidRDefault="00862972" w:rsidP="00862972"/>
    <w:p w14:paraId="2E15693B" w14:textId="77777777" w:rsidR="00862972" w:rsidRPr="00963E70" w:rsidRDefault="00862972" w:rsidP="00862972"/>
    <w:p w14:paraId="0672BFB9" w14:textId="77777777" w:rsidR="00862972" w:rsidRDefault="00862972" w:rsidP="00862972">
      <w:pPr>
        <w:pStyle w:val="Heading2"/>
      </w:pPr>
      <w:bookmarkStart w:id="10" w:name="_Toc201083902"/>
      <w:r>
        <w:t>Discussion</w:t>
      </w:r>
      <w:bookmarkEnd w:id="10"/>
    </w:p>
    <w:p w14:paraId="7B31D406" w14:textId="77777777"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really cool</w:t>
      </w:r>
    </w:p>
    <w:p w14:paraId="0E2470E0" w14:textId="77777777" w:rsidR="003C4617" w:rsidRDefault="003C4617"/>
    <w:sectPr w:rsidR="003C4617" w:rsidSect="00862972">
      <w:footerReference w:type="default" r:id="rId17"/>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03F3BF" w14:textId="77777777" w:rsidR="00140AB1" w:rsidRDefault="00140AB1">
      <w:pPr>
        <w:spacing w:after="0" w:line="240" w:lineRule="auto"/>
      </w:pPr>
      <w:r>
        <w:separator/>
      </w:r>
    </w:p>
  </w:endnote>
  <w:endnote w:type="continuationSeparator" w:id="0">
    <w:p w14:paraId="52452BCF" w14:textId="77777777" w:rsidR="00140AB1" w:rsidRDefault="0014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3AED09" w14:textId="77777777" w:rsidR="00140AB1" w:rsidRDefault="00140AB1">
      <w:pPr>
        <w:spacing w:after="0" w:line="240" w:lineRule="auto"/>
      </w:pPr>
      <w:r>
        <w:separator/>
      </w:r>
    </w:p>
  </w:footnote>
  <w:footnote w:type="continuationSeparator" w:id="0">
    <w:p w14:paraId="4C72A40A" w14:textId="77777777" w:rsidR="00140AB1" w:rsidRDefault="00140A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851A3"/>
    <w:rsid w:val="000B1C5B"/>
    <w:rsid w:val="000C25A4"/>
    <w:rsid w:val="00135C6F"/>
    <w:rsid w:val="00137A4D"/>
    <w:rsid w:val="00140AB1"/>
    <w:rsid w:val="00180FEE"/>
    <w:rsid w:val="002864C3"/>
    <w:rsid w:val="0029313B"/>
    <w:rsid w:val="003157A0"/>
    <w:rsid w:val="003729E9"/>
    <w:rsid w:val="003C4617"/>
    <w:rsid w:val="003E56B7"/>
    <w:rsid w:val="003F7AC1"/>
    <w:rsid w:val="004942FF"/>
    <w:rsid w:val="00537453"/>
    <w:rsid w:val="0064622C"/>
    <w:rsid w:val="00650B8C"/>
    <w:rsid w:val="00685DD4"/>
    <w:rsid w:val="00703F10"/>
    <w:rsid w:val="00713533"/>
    <w:rsid w:val="00774426"/>
    <w:rsid w:val="0078390E"/>
    <w:rsid w:val="007F65B4"/>
    <w:rsid w:val="00841C1E"/>
    <w:rsid w:val="00862972"/>
    <w:rsid w:val="008B759F"/>
    <w:rsid w:val="00956D56"/>
    <w:rsid w:val="009B1214"/>
    <w:rsid w:val="009D4CF0"/>
    <w:rsid w:val="00A0798E"/>
    <w:rsid w:val="00A47453"/>
    <w:rsid w:val="00A70171"/>
    <w:rsid w:val="00A87599"/>
    <w:rsid w:val="00B23C72"/>
    <w:rsid w:val="00B624C8"/>
    <w:rsid w:val="00CB6D39"/>
    <w:rsid w:val="00D03DAA"/>
    <w:rsid w:val="00D55635"/>
    <w:rsid w:val="00E14A22"/>
    <w:rsid w:val="00E25782"/>
    <w:rsid w:val="00E361E9"/>
    <w:rsid w:val="00E6103C"/>
    <w:rsid w:val="00EA5F6E"/>
    <w:rsid w:val="00EB0584"/>
    <w:rsid w:val="00EC69CA"/>
    <w:rsid w:val="00ED13DA"/>
    <w:rsid w:val="00F46179"/>
    <w:rsid w:val="00F56C8F"/>
    <w:rsid w:val="00F65B49"/>
    <w:rsid w:val="00F938C9"/>
    <w:rsid w:val="00F972E9"/>
    <w:rsid w:val="00FC473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10</Pages>
  <Words>7079</Words>
  <Characters>35754</Characters>
  <Application>Microsoft Office Word</Application>
  <DocSecurity>0</DocSecurity>
  <Lines>66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27</cp:revision>
  <dcterms:created xsi:type="dcterms:W3CDTF">2025-06-24T14:05:00Z</dcterms:created>
  <dcterms:modified xsi:type="dcterms:W3CDTF">2025-06-2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ies>
</file>